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bookmarkStart w:id="0" w:name="_GoBack"/>
      <w:bookmarkEnd w:id="0"/>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Pr="00413A24" w:rsidRDefault="00E72B99" w:rsidP="004A5F6F">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Summaries </w:t>
      </w:r>
      <w:r w:rsidRPr="00E72B99">
        <w:rPr>
          <w:rFonts w:ascii="Times New Roman" w:hAnsi="Times New Roman" w:cs="Times New Roman"/>
          <w:sz w:val="24"/>
          <w:szCs w:val="24"/>
        </w:rPr>
        <w:t>Discussion board week 5</w:t>
      </w:r>
    </w:p>
    <w:p w:rsidR="0008177B" w:rsidRPr="00413A24" w:rsidRDefault="0008177B" w:rsidP="00413A24">
      <w:pPr>
        <w:spacing w:after="0" w:line="480" w:lineRule="auto"/>
        <w:jc w:val="center"/>
        <w:rPr>
          <w:rFonts w:ascii="Times New Roman" w:hAnsi="Times New Roman" w:cs="Times New Roman"/>
          <w:sz w:val="24"/>
          <w:szCs w:val="24"/>
        </w:rPr>
      </w:pPr>
      <w:r w:rsidRPr="00413A24">
        <w:rPr>
          <w:rFonts w:ascii="Times New Roman" w:hAnsi="Times New Roman" w:cs="Times New Roman"/>
          <w:sz w:val="24"/>
          <w:szCs w:val="24"/>
        </w:rPr>
        <w:t xml:space="preserve">[Name of the </w:t>
      </w:r>
      <w:r w:rsidR="00A4374D" w:rsidRPr="00413A24">
        <w:rPr>
          <w:rFonts w:ascii="Times New Roman" w:hAnsi="Times New Roman" w:cs="Times New Roman"/>
          <w:sz w:val="24"/>
          <w:szCs w:val="24"/>
        </w:rPr>
        <w:t>Writer</w:t>
      </w:r>
      <w:r w:rsidRPr="00413A24">
        <w:rPr>
          <w:rFonts w:ascii="Times New Roman" w:hAnsi="Times New Roman" w:cs="Times New Roman"/>
          <w:sz w:val="24"/>
          <w:szCs w:val="24"/>
        </w:rPr>
        <w:t>]</w:t>
      </w:r>
    </w:p>
    <w:p w:rsidR="0008177B" w:rsidRPr="00413A24" w:rsidRDefault="0008177B" w:rsidP="00413A24">
      <w:pPr>
        <w:spacing w:after="0" w:line="480" w:lineRule="auto"/>
        <w:jc w:val="center"/>
        <w:rPr>
          <w:rFonts w:ascii="Times New Roman" w:hAnsi="Times New Roman" w:cs="Times New Roman"/>
          <w:sz w:val="24"/>
          <w:szCs w:val="24"/>
        </w:rPr>
      </w:pPr>
      <w:r w:rsidRPr="00413A24">
        <w:rPr>
          <w:rFonts w:ascii="Times New Roman" w:hAnsi="Times New Roman" w:cs="Times New Roman"/>
          <w:sz w:val="24"/>
          <w:szCs w:val="24"/>
        </w:rPr>
        <w:t xml:space="preserve">[Name of the </w:t>
      </w:r>
      <w:r w:rsidR="00A4374D" w:rsidRPr="00413A24">
        <w:rPr>
          <w:rFonts w:ascii="Times New Roman" w:hAnsi="Times New Roman" w:cs="Times New Roman"/>
          <w:sz w:val="24"/>
          <w:szCs w:val="24"/>
        </w:rPr>
        <w:t>Institution</w:t>
      </w:r>
      <w:r w:rsidRPr="00413A24">
        <w:rPr>
          <w:rFonts w:ascii="Times New Roman" w:hAnsi="Times New Roman" w:cs="Times New Roman"/>
          <w:sz w:val="24"/>
          <w:szCs w:val="24"/>
        </w:rPr>
        <w:t>]</w:t>
      </w:r>
    </w:p>
    <w:p w:rsidR="00A106AF" w:rsidRPr="00413A24" w:rsidRDefault="00A106AF" w:rsidP="00413A24">
      <w:pPr>
        <w:spacing w:after="0" w:line="480" w:lineRule="auto"/>
        <w:jc w:val="center"/>
        <w:rPr>
          <w:rFonts w:ascii="Times New Roman" w:hAnsi="Times New Roman" w:cs="Times New Roman"/>
          <w:sz w:val="24"/>
          <w:szCs w:val="24"/>
        </w:rPr>
      </w:pPr>
    </w:p>
    <w:p w:rsidR="00A106AF" w:rsidRPr="00413A24" w:rsidRDefault="00A106AF" w:rsidP="00413A24">
      <w:pPr>
        <w:spacing w:after="0" w:line="480" w:lineRule="auto"/>
        <w:rPr>
          <w:rFonts w:ascii="Times New Roman" w:hAnsi="Times New Roman" w:cs="Times New Roman"/>
          <w:sz w:val="24"/>
          <w:szCs w:val="24"/>
        </w:rPr>
      </w:pPr>
    </w:p>
    <w:p w:rsidR="006356C5" w:rsidRPr="00413A24" w:rsidRDefault="00144DC4" w:rsidP="00144DC4">
      <w:pPr>
        <w:tabs>
          <w:tab w:val="left" w:pos="7395"/>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6356C5" w:rsidRPr="00413A24" w:rsidRDefault="006356C5" w:rsidP="00413A24">
      <w:pPr>
        <w:spacing w:after="0" w:line="480" w:lineRule="auto"/>
        <w:rPr>
          <w:rFonts w:ascii="Times New Roman" w:hAnsi="Times New Roman" w:cs="Times New Roman"/>
          <w:sz w:val="24"/>
          <w:szCs w:val="24"/>
        </w:rPr>
      </w:pPr>
    </w:p>
    <w:p w:rsidR="006356C5" w:rsidRPr="00413A24" w:rsidRDefault="006356C5" w:rsidP="00413A24">
      <w:pPr>
        <w:spacing w:after="0" w:line="480" w:lineRule="auto"/>
        <w:rPr>
          <w:rFonts w:ascii="Times New Roman" w:hAnsi="Times New Roman" w:cs="Times New Roman"/>
          <w:sz w:val="24"/>
          <w:szCs w:val="24"/>
        </w:rPr>
      </w:pPr>
    </w:p>
    <w:p w:rsidR="006356C5" w:rsidRPr="00413A24" w:rsidRDefault="006356C5" w:rsidP="00413A24">
      <w:pPr>
        <w:spacing w:after="0" w:line="480" w:lineRule="auto"/>
        <w:rPr>
          <w:rFonts w:ascii="Times New Roman" w:hAnsi="Times New Roman" w:cs="Times New Roman"/>
          <w:sz w:val="24"/>
          <w:szCs w:val="24"/>
        </w:rPr>
      </w:pPr>
    </w:p>
    <w:p w:rsidR="006356C5" w:rsidRPr="00413A24" w:rsidRDefault="006356C5" w:rsidP="00413A24">
      <w:pPr>
        <w:spacing w:after="0" w:line="480" w:lineRule="auto"/>
        <w:rPr>
          <w:rFonts w:ascii="Times New Roman" w:hAnsi="Times New Roman" w:cs="Times New Roman"/>
          <w:sz w:val="24"/>
          <w:szCs w:val="24"/>
        </w:rPr>
      </w:pPr>
    </w:p>
    <w:p w:rsidR="006356C5" w:rsidRPr="00413A24" w:rsidRDefault="006356C5" w:rsidP="00413A24">
      <w:pPr>
        <w:spacing w:after="0" w:line="480" w:lineRule="auto"/>
        <w:rPr>
          <w:rFonts w:ascii="Times New Roman" w:hAnsi="Times New Roman" w:cs="Times New Roman"/>
          <w:sz w:val="24"/>
          <w:szCs w:val="24"/>
        </w:rPr>
      </w:pPr>
    </w:p>
    <w:p w:rsidR="006356C5" w:rsidRPr="00413A24" w:rsidRDefault="006356C5" w:rsidP="00413A24">
      <w:pPr>
        <w:spacing w:after="0" w:line="480" w:lineRule="auto"/>
        <w:rPr>
          <w:rFonts w:ascii="Times New Roman" w:hAnsi="Times New Roman" w:cs="Times New Roman"/>
          <w:sz w:val="24"/>
          <w:szCs w:val="24"/>
        </w:rPr>
      </w:pPr>
    </w:p>
    <w:p w:rsidR="006356C5" w:rsidRPr="00413A24" w:rsidRDefault="006356C5" w:rsidP="00413A24">
      <w:pPr>
        <w:spacing w:after="0" w:line="480" w:lineRule="auto"/>
        <w:rPr>
          <w:rFonts w:ascii="Times New Roman" w:hAnsi="Times New Roman" w:cs="Times New Roman"/>
          <w:sz w:val="24"/>
          <w:szCs w:val="24"/>
        </w:rPr>
      </w:pPr>
    </w:p>
    <w:p w:rsidR="006356C5" w:rsidRPr="00413A24" w:rsidRDefault="006356C5" w:rsidP="00413A24">
      <w:pPr>
        <w:spacing w:after="0" w:line="480" w:lineRule="auto"/>
        <w:rPr>
          <w:rFonts w:ascii="Times New Roman" w:hAnsi="Times New Roman" w:cs="Times New Roman"/>
          <w:sz w:val="24"/>
          <w:szCs w:val="24"/>
        </w:rPr>
      </w:pPr>
    </w:p>
    <w:p w:rsidR="006356C5" w:rsidRDefault="006356C5" w:rsidP="00413A24">
      <w:pPr>
        <w:spacing w:after="0" w:line="480" w:lineRule="auto"/>
        <w:rPr>
          <w:rFonts w:ascii="Times New Roman" w:hAnsi="Times New Roman" w:cs="Times New Roman"/>
          <w:sz w:val="24"/>
          <w:szCs w:val="24"/>
        </w:rPr>
      </w:pPr>
    </w:p>
    <w:p w:rsidR="002E182C" w:rsidRDefault="002E182C" w:rsidP="00413A24">
      <w:pPr>
        <w:spacing w:after="0" w:line="480" w:lineRule="auto"/>
        <w:rPr>
          <w:rFonts w:ascii="Times New Roman" w:hAnsi="Times New Roman" w:cs="Times New Roman"/>
          <w:sz w:val="24"/>
          <w:szCs w:val="24"/>
        </w:rPr>
      </w:pPr>
    </w:p>
    <w:p w:rsidR="002E182C" w:rsidRDefault="002E182C" w:rsidP="00413A24">
      <w:pPr>
        <w:spacing w:after="0" w:line="480" w:lineRule="auto"/>
        <w:rPr>
          <w:rFonts w:ascii="Times New Roman" w:hAnsi="Times New Roman" w:cs="Times New Roman"/>
          <w:sz w:val="24"/>
          <w:szCs w:val="24"/>
        </w:rPr>
      </w:pPr>
    </w:p>
    <w:p w:rsidR="002E182C" w:rsidRDefault="002E182C" w:rsidP="00413A24">
      <w:pPr>
        <w:spacing w:after="0" w:line="480" w:lineRule="auto"/>
        <w:rPr>
          <w:rFonts w:ascii="Times New Roman" w:hAnsi="Times New Roman" w:cs="Times New Roman"/>
          <w:sz w:val="24"/>
          <w:szCs w:val="24"/>
        </w:rPr>
      </w:pPr>
    </w:p>
    <w:p w:rsidR="002E182C" w:rsidRDefault="002E182C" w:rsidP="00413A24">
      <w:pPr>
        <w:spacing w:after="0" w:line="480" w:lineRule="auto"/>
        <w:rPr>
          <w:rFonts w:ascii="Times New Roman" w:hAnsi="Times New Roman" w:cs="Times New Roman"/>
          <w:sz w:val="24"/>
          <w:szCs w:val="24"/>
        </w:rPr>
      </w:pPr>
    </w:p>
    <w:p w:rsidR="00BC76FD" w:rsidRDefault="00BC76FD" w:rsidP="008E3D32">
      <w:pPr>
        <w:spacing w:after="0" w:line="480" w:lineRule="auto"/>
        <w:jc w:val="center"/>
        <w:rPr>
          <w:rFonts w:ascii="Times New Roman" w:hAnsi="Times New Roman" w:cs="Times New Roman"/>
          <w:sz w:val="24"/>
          <w:szCs w:val="24"/>
        </w:rPr>
      </w:pPr>
    </w:p>
    <w:p w:rsidR="00AB55F9" w:rsidRDefault="00E72B99" w:rsidP="00AB55F9">
      <w:pPr>
        <w:spacing w:line="480" w:lineRule="auto"/>
        <w:jc w:val="center"/>
        <w:rPr>
          <w:rFonts w:ascii="Times New Roman" w:hAnsi="Times New Roman" w:cs="Times New Roman"/>
          <w:sz w:val="24"/>
          <w:szCs w:val="24"/>
        </w:rPr>
      </w:pPr>
      <w:r w:rsidRPr="00E72B99">
        <w:rPr>
          <w:rFonts w:ascii="Times New Roman" w:hAnsi="Times New Roman" w:cs="Times New Roman"/>
          <w:sz w:val="24"/>
          <w:szCs w:val="24"/>
        </w:rPr>
        <w:lastRenderedPageBreak/>
        <w:t>Summaries Discussion board week 5</w:t>
      </w:r>
    </w:p>
    <w:p w:rsidR="000F39CE" w:rsidRPr="000F39CE" w:rsidRDefault="000F39CE" w:rsidP="000F39CE">
      <w:pPr>
        <w:spacing w:line="480" w:lineRule="auto"/>
        <w:ind w:firstLine="720"/>
        <w:rPr>
          <w:rFonts w:ascii="Times New Roman" w:hAnsi="Times New Roman" w:cs="Times New Roman"/>
          <w:sz w:val="24"/>
          <w:szCs w:val="24"/>
        </w:rPr>
      </w:pPr>
      <w:r w:rsidRPr="000F39CE">
        <w:rPr>
          <w:rFonts w:ascii="Times New Roman" w:hAnsi="Times New Roman" w:cs="Times New Roman"/>
          <w:b/>
          <w:sz w:val="24"/>
          <w:szCs w:val="24"/>
        </w:rPr>
        <w:t>Response 1</w:t>
      </w:r>
      <w:r w:rsidRPr="000F39CE">
        <w:rPr>
          <w:rFonts w:ascii="Times New Roman" w:hAnsi="Times New Roman" w:cs="Times New Roman"/>
          <w:sz w:val="24"/>
          <w:szCs w:val="24"/>
        </w:rPr>
        <w:t>: Geography and history are linked forever as a geography of the land where all the events occur are considered as a part of history. Therefore historical geography contributes a lot in understanding the scripture. After reading the Old Testament geography, it is evident that the land of Israel which is situated at the intersection of three continents that is Asia, Africa, and Europe, serves as a canvas on which the messages of the Bible can be painted. Thus to understand the Bible it is important to understand the Biblical geography because the events mentioned in the Bible are related specifically to the geographical location and</w:t>
      </w:r>
      <w:r w:rsidR="001B2D37">
        <w:rPr>
          <w:rFonts w:ascii="Times New Roman" w:hAnsi="Times New Roman" w:cs="Times New Roman"/>
          <w:sz w:val="24"/>
          <w:szCs w:val="24"/>
        </w:rPr>
        <w:t xml:space="preserve"> time where they have occurred </w:t>
      </w:r>
      <w:r w:rsidR="001B2D37" w:rsidRPr="001B2D37">
        <w:rPr>
          <w:rFonts w:ascii="Times New Roman" w:hAnsi="Times New Roman" w:cs="Times New Roman"/>
          <w:sz w:val="24"/>
          <w:szCs w:val="24"/>
        </w:rPr>
        <w:t>(Gutierrez, Hulshof, &amp; Cartwright, 2016).</w:t>
      </w:r>
    </w:p>
    <w:p w:rsidR="000F39CE" w:rsidRPr="000F39CE" w:rsidRDefault="000F39CE" w:rsidP="000F39CE">
      <w:pPr>
        <w:spacing w:line="480" w:lineRule="auto"/>
        <w:ind w:firstLine="720"/>
        <w:rPr>
          <w:rFonts w:ascii="Times New Roman" w:hAnsi="Times New Roman" w:cs="Times New Roman"/>
          <w:sz w:val="24"/>
          <w:szCs w:val="24"/>
        </w:rPr>
      </w:pPr>
      <w:r w:rsidRPr="000F39CE">
        <w:rPr>
          <w:rFonts w:ascii="Times New Roman" w:hAnsi="Times New Roman" w:cs="Times New Roman"/>
          <w:b/>
          <w:sz w:val="24"/>
          <w:szCs w:val="24"/>
        </w:rPr>
        <w:t>Response 2</w:t>
      </w:r>
      <w:r w:rsidRPr="000F39CE">
        <w:rPr>
          <w:rFonts w:ascii="Times New Roman" w:hAnsi="Times New Roman" w:cs="Times New Roman"/>
          <w:sz w:val="24"/>
          <w:szCs w:val="24"/>
        </w:rPr>
        <w:t xml:space="preserve">: To understand the bible it is important to understand the history behind all the events mentioned in it. Historical context helps us in understanding what motivated people to act in a certain way as they did. Similarly, each word of the bible has a history behind it that refers to the circumstances prevailing in that era. The knowledge of historical context helps in creating a scene that will help the reader to interpret the meaning of God’s word as words will start becoming meaningful when one knows the circumstances behind </w:t>
      </w:r>
      <w:r w:rsidR="001B2D37">
        <w:rPr>
          <w:rFonts w:ascii="Times New Roman" w:hAnsi="Times New Roman" w:cs="Times New Roman"/>
          <w:sz w:val="24"/>
          <w:szCs w:val="24"/>
        </w:rPr>
        <w:t xml:space="preserve">it </w:t>
      </w:r>
      <w:r w:rsidR="001B2D37" w:rsidRPr="001B2D37">
        <w:rPr>
          <w:rFonts w:ascii="Times New Roman" w:hAnsi="Times New Roman" w:cs="Times New Roman"/>
          <w:sz w:val="24"/>
          <w:szCs w:val="24"/>
        </w:rPr>
        <w:t>(Gutierrez, Hulshof, &amp; Cartwright, 2016).</w:t>
      </w:r>
    </w:p>
    <w:p w:rsidR="000F39CE" w:rsidRPr="000F39CE" w:rsidRDefault="000F39CE" w:rsidP="000F39CE">
      <w:pPr>
        <w:spacing w:line="480" w:lineRule="auto"/>
        <w:ind w:firstLine="720"/>
        <w:rPr>
          <w:rFonts w:ascii="Times New Roman" w:hAnsi="Times New Roman" w:cs="Times New Roman"/>
          <w:sz w:val="24"/>
          <w:szCs w:val="24"/>
        </w:rPr>
      </w:pPr>
      <w:r w:rsidRPr="000F39CE">
        <w:rPr>
          <w:rFonts w:ascii="Times New Roman" w:hAnsi="Times New Roman" w:cs="Times New Roman"/>
          <w:b/>
          <w:sz w:val="24"/>
          <w:szCs w:val="24"/>
        </w:rPr>
        <w:t>Response 3</w:t>
      </w:r>
      <w:r w:rsidRPr="000F39CE">
        <w:rPr>
          <w:rFonts w:ascii="Times New Roman" w:hAnsi="Times New Roman" w:cs="Times New Roman"/>
          <w:sz w:val="24"/>
          <w:szCs w:val="24"/>
        </w:rPr>
        <w:t xml:space="preserve">: Bible contains several types of genres these are narrative, law poetry, history, wisdom, and prophecy. It is important to understand the genre one is reading because of the way one perceives this genre helps him or her in interpreting different passages of the scripture. It is, therefore necessary to understand the literary context of the verse that one is reading as it provides an insight into the background and idea of an event to the reader that helps </w:t>
      </w:r>
      <w:r w:rsidRPr="000F39CE">
        <w:rPr>
          <w:rFonts w:ascii="Times New Roman" w:hAnsi="Times New Roman" w:cs="Times New Roman"/>
          <w:sz w:val="24"/>
          <w:szCs w:val="24"/>
        </w:rPr>
        <w:lastRenderedPageBreak/>
        <w:t xml:space="preserve">in interpreting the literature thus preventing the misinterpretations </w:t>
      </w:r>
      <w:r w:rsidR="009716A3">
        <w:rPr>
          <w:rFonts w:ascii="Times New Roman" w:hAnsi="Times New Roman" w:cs="Times New Roman"/>
          <w:sz w:val="24"/>
          <w:szCs w:val="24"/>
        </w:rPr>
        <w:fldChar w:fldCharType="begin"/>
      </w:r>
      <w:r w:rsidR="009716A3">
        <w:rPr>
          <w:rFonts w:ascii="Times New Roman" w:hAnsi="Times New Roman" w:cs="Times New Roman"/>
          <w:sz w:val="24"/>
          <w:szCs w:val="24"/>
        </w:rPr>
        <w:instrText xml:space="preserve"> ADDIN ZOTERO_ITEM CSL_CITATION {"citationID":"KRJfmBHg","properties":{"formattedCitation":"(Gutierrez, Hulshof, &amp; Cartwright, 2016)","plainCitation":"(Gutierrez, Hulshof, &amp; Cartwright, 2016)","noteIndex":0},"citationItems":[{"id":16,"uris":["http://zotero.org/users/local/sbFMNDWM/items/C6VPP9RB"],"uri":["http://zotero.org/users/local/sbFMNDWM/items/C6VPP9RB"],"itemData":{"id":16,"type":"book","title":"Everyday Bible Study","publisher":"Lifeway Church Resources","number-of-pages":"Dimensions 15.2x22.9x1.5 cm, book","source":"Google Books","ISBN":"978-1-4336-5064-2","note":"Google-Books-ID: cRVYDQEACAAJ","language":"en","author":[{"family":"Gutierrez","given":"Ben"},{"family":"Hulshof","given":"Chris"},{"family":"Cartwright","given":"Professor John"}],"issued":{"date-parts":[["2016",6,15]]}}}],"schema":"https://github.com/citation-style-language/schema/raw/master/csl-citation.json"} </w:instrText>
      </w:r>
      <w:r w:rsidR="009716A3">
        <w:rPr>
          <w:rFonts w:ascii="Times New Roman" w:hAnsi="Times New Roman" w:cs="Times New Roman"/>
          <w:sz w:val="24"/>
          <w:szCs w:val="24"/>
        </w:rPr>
        <w:fldChar w:fldCharType="separate"/>
      </w:r>
      <w:r w:rsidR="009716A3" w:rsidRPr="009716A3">
        <w:rPr>
          <w:rFonts w:ascii="Times New Roman" w:hAnsi="Times New Roman" w:cs="Times New Roman"/>
          <w:sz w:val="24"/>
        </w:rPr>
        <w:t>(Gutierrez, Hulshof, &amp; Cartwright, 2016)</w:t>
      </w:r>
      <w:r w:rsidR="009716A3">
        <w:rPr>
          <w:rFonts w:ascii="Times New Roman" w:hAnsi="Times New Roman" w:cs="Times New Roman"/>
          <w:sz w:val="24"/>
          <w:szCs w:val="24"/>
        </w:rPr>
        <w:fldChar w:fldCharType="end"/>
      </w:r>
      <w:r w:rsidR="009716A3">
        <w:rPr>
          <w:rFonts w:ascii="Times New Roman" w:hAnsi="Times New Roman" w:cs="Times New Roman"/>
          <w:sz w:val="24"/>
          <w:szCs w:val="24"/>
        </w:rPr>
        <w:t>.</w:t>
      </w:r>
    </w:p>
    <w:p w:rsidR="000F39CE" w:rsidRPr="000F39CE" w:rsidRDefault="000F39CE" w:rsidP="000F39CE">
      <w:pPr>
        <w:spacing w:line="480" w:lineRule="auto"/>
        <w:ind w:firstLine="720"/>
        <w:rPr>
          <w:rFonts w:ascii="Times New Roman" w:hAnsi="Times New Roman" w:cs="Times New Roman"/>
          <w:sz w:val="24"/>
          <w:szCs w:val="24"/>
        </w:rPr>
      </w:pPr>
      <w:r w:rsidRPr="000F39CE">
        <w:rPr>
          <w:rFonts w:ascii="Times New Roman" w:hAnsi="Times New Roman" w:cs="Times New Roman"/>
          <w:b/>
          <w:sz w:val="24"/>
          <w:szCs w:val="24"/>
        </w:rPr>
        <w:t>Response 4</w:t>
      </w:r>
      <w:r w:rsidRPr="000F39CE">
        <w:rPr>
          <w:rFonts w:ascii="Times New Roman" w:hAnsi="Times New Roman" w:cs="Times New Roman"/>
          <w:sz w:val="24"/>
          <w:szCs w:val="24"/>
        </w:rPr>
        <w:t xml:space="preserve">: Although a single word coveys very little information it is therefore important to do a word study to understand the concept effectively. While discussing the Bible as the time changes most of the words have vanished so it is difficult to interpret each word to understand God’s word (Hulshof &amp; Cartwright, pg. 135). To do the word study some steps need to be followed to grasp the meaning behind the word. These steps are: Choosing the word that one needs to study, assemble information about the location of the word in a text that one is studying, examine the word, and use a dictionary.  </w:t>
      </w:r>
    </w:p>
    <w:p w:rsidR="00477B8C" w:rsidRDefault="00477B8C" w:rsidP="00606C80">
      <w:pPr>
        <w:spacing w:line="480" w:lineRule="auto"/>
        <w:ind w:firstLine="720"/>
        <w:rPr>
          <w:rFonts w:ascii="Times New Roman" w:hAnsi="Times New Roman" w:cs="Times New Roman"/>
          <w:sz w:val="24"/>
          <w:szCs w:val="24"/>
        </w:rPr>
      </w:pPr>
    </w:p>
    <w:p w:rsidR="00477B8C" w:rsidRDefault="00477B8C" w:rsidP="00606C80">
      <w:pPr>
        <w:spacing w:line="480" w:lineRule="auto"/>
        <w:ind w:firstLine="720"/>
        <w:rPr>
          <w:rFonts w:ascii="Times New Roman" w:hAnsi="Times New Roman" w:cs="Times New Roman"/>
          <w:sz w:val="24"/>
          <w:szCs w:val="24"/>
        </w:rPr>
      </w:pPr>
    </w:p>
    <w:p w:rsidR="00477B8C" w:rsidRDefault="00477B8C" w:rsidP="00606C80">
      <w:pPr>
        <w:spacing w:line="480" w:lineRule="auto"/>
        <w:ind w:firstLine="720"/>
        <w:rPr>
          <w:rFonts w:ascii="Times New Roman" w:hAnsi="Times New Roman" w:cs="Times New Roman"/>
          <w:sz w:val="24"/>
          <w:szCs w:val="24"/>
        </w:rPr>
      </w:pPr>
    </w:p>
    <w:p w:rsidR="00477B8C" w:rsidRDefault="00477B8C" w:rsidP="00606C80">
      <w:pPr>
        <w:spacing w:line="480" w:lineRule="auto"/>
        <w:ind w:firstLine="720"/>
        <w:rPr>
          <w:rFonts w:ascii="Times New Roman" w:hAnsi="Times New Roman" w:cs="Times New Roman"/>
          <w:sz w:val="24"/>
          <w:szCs w:val="24"/>
        </w:rPr>
      </w:pPr>
    </w:p>
    <w:p w:rsidR="00477B8C" w:rsidRDefault="00477B8C" w:rsidP="00606C80">
      <w:pPr>
        <w:spacing w:line="480" w:lineRule="auto"/>
        <w:ind w:firstLine="720"/>
        <w:rPr>
          <w:rFonts w:ascii="Times New Roman" w:hAnsi="Times New Roman" w:cs="Times New Roman"/>
          <w:sz w:val="24"/>
          <w:szCs w:val="24"/>
        </w:rPr>
      </w:pPr>
    </w:p>
    <w:p w:rsidR="00477B8C" w:rsidRDefault="00477B8C" w:rsidP="00606C80">
      <w:pPr>
        <w:spacing w:line="480" w:lineRule="auto"/>
        <w:ind w:firstLine="720"/>
        <w:rPr>
          <w:rFonts w:ascii="Times New Roman" w:hAnsi="Times New Roman" w:cs="Times New Roman"/>
          <w:sz w:val="24"/>
          <w:szCs w:val="24"/>
        </w:rPr>
      </w:pPr>
    </w:p>
    <w:p w:rsidR="00477B8C" w:rsidRDefault="00477B8C" w:rsidP="00606C80">
      <w:pPr>
        <w:spacing w:line="480" w:lineRule="auto"/>
        <w:ind w:firstLine="720"/>
        <w:rPr>
          <w:rFonts w:ascii="Times New Roman" w:hAnsi="Times New Roman" w:cs="Times New Roman"/>
          <w:sz w:val="24"/>
          <w:szCs w:val="24"/>
        </w:rPr>
      </w:pPr>
    </w:p>
    <w:p w:rsidR="00477B8C" w:rsidRDefault="00477B8C" w:rsidP="00606C80">
      <w:pPr>
        <w:spacing w:line="480" w:lineRule="auto"/>
        <w:ind w:firstLine="720"/>
        <w:rPr>
          <w:rFonts w:ascii="Times New Roman" w:hAnsi="Times New Roman" w:cs="Times New Roman"/>
          <w:sz w:val="24"/>
          <w:szCs w:val="24"/>
        </w:rPr>
      </w:pPr>
    </w:p>
    <w:p w:rsidR="00477B8C" w:rsidRDefault="00477B8C" w:rsidP="00606C80">
      <w:pPr>
        <w:spacing w:line="480" w:lineRule="auto"/>
        <w:ind w:firstLine="720"/>
        <w:rPr>
          <w:rFonts w:ascii="Times New Roman" w:hAnsi="Times New Roman" w:cs="Times New Roman"/>
          <w:sz w:val="24"/>
          <w:szCs w:val="24"/>
        </w:rPr>
      </w:pPr>
    </w:p>
    <w:p w:rsidR="00477B8C" w:rsidRDefault="00477B8C" w:rsidP="00606C80">
      <w:pPr>
        <w:spacing w:line="480" w:lineRule="auto"/>
        <w:ind w:firstLine="720"/>
        <w:rPr>
          <w:rFonts w:ascii="Times New Roman" w:hAnsi="Times New Roman" w:cs="Times New Roman"/>
          <w:sz w:val="24"/>
          <w:szCs w:val="24"/>
        </w:rPr>
      </w:pPr>
    </w:p>
    <w:p w:rsidR="00477B8C" w:rsidRDefault="00477B8C" w:rsidP="00477B8C">
      <w:pPr>
        <w:spacing w:line="480" w:lineRule="auto"/>
        <w:ind w:firstLine="720"/>
        <w:jc w:val="center"/>
        <w:rPr>
          <w:rFonts w:ascii="Times New Roman" w:hAnsi="Times New Roman" w:cs="Times New Roman"/>
          <w:b/>
          <w:sz w:val="24"/>
          <w:szCs w:val="24"/>
        </w:rPr>
      </w:pPr>
      <w:r w:rsidRPr="00477B8C">
        <w:rPr>
          <w:rFonts w:ascii="Times New Roman" w:hAnsi="Times New Roman" w:cs="Times New Roman"/>
          <w:b/>
          <w:sz w:val="24"/>
          <w:szCs w:val="24"/>
        </w:rPr>
        <w:lastRenderedPageBreak/>
        <w:t>References</w:t>
      </w:r>
    </w:p>
    <w:p w:rsidR="009716A3" w:rsidRPr="009716A3" w:rsidRDefault="009716A3" w:rsidP="009716A3">
      <w:pPr>
        <w:pStyle w:val="Bibliography"/>
        <w:rPr>
          <w:rFonts w:ascii="Times New Roman" w:hAnsi="Times New Roman" w:cs="Times New Roman"/>
          <w:sz w:val="24"/>
          <w:szCs w:val="24"/>
        </w:rPr>
      </w:pPr>
      <w:r w:rsidRPr="009716A3">
        <w:rPr>
          <w:rFonts w:ascii="Times New Roman" w:hAnsi="Times New Roman" w:cs="Times New Roman"/>
          <w:sz w:val="24"/>
          <w:szCs w:val="24"/>
        </w:rPr>
        <w:fldChar w:fldCharType="begin"/>
      </w:r>
      <w:r w:rsidRPr="009716A3">
        <w:rPr>
          <w:rFonts w:ascii="Times New Roman" w:hAnsi="Times New Roman" w:cs="Times New Roman"/>
          <w:sz w:val="24"/>
          <w:szCs w:val="24"/>
        </w:rPr>
        <w:instrText xml:space="preserve"> ADDIN ZOTERO_BIBL {"uncited":[],"omitted":[],"custom":[]} CSL_BIBLIOGRAPHY </w:instrText>
      </w:r>
      <w:r w:rsidRPr="009716A3">
        <w:rPr>
          <w:rFonts w:ascii="Times New Roman" w:hAnsi="Times New Roman" w:cs="Times New Roman"/>
          <w:sz w:val="24"/>
          <w:szCs w:val="24"/>
        </w:rPr>
        <w:fldChar w:fldCharType="separate"/>
      </w:r>
      <w:r w:rsidRPr="009716A3">
        <w:rPr>
          <w:rFonts w:ascii="Times New Roman" w:hAnsi="Times New Roman" w:cs="Times New Roman"/>
          <w:sz w:val="24"/>
          <w:szCs w:val="24"/>
        </w:rPr>
        <w:t xml:space="preserve">Gutierrez, B., Hulshof, C., &amp; Cartwright, P. J. (2016). </w:t>
      </w:r>
      <w:r w:rsidRPr="009716A3">
        <w:rPr>
          <w:rFonts w:ascii="Times New Roman" w:hAnsi="Times New Roman" w:cs="Times New Roman"/>
          <w:i/>
          <w:iCs/>
          <w:sz w:val="24"/>
          <w:szCs w:val="24"/>
        </w:rPr>
        <w:t>Everyday Bible Study</w:t>
      </w:r>
      <w:r w:rsidRPr="009716A3">
        <w:rPr>
          <w:rFonts w:ascii="Times New Roman" w:hAnsi="Times New Roman" w:cs="Times New Roman"/>
          <w:sz w:val="24"/>
          <w:szCs w:val="24"/>
        </w:rPr>
        <w:t>. Lifeway Church Resources.</w:t>
      </w:r>
    </w:p>
    <w:p w:rsidR="00477B8C" w:rsidRPr="00477B8C" w:rsidRDefault="009716A3" w:rsidP="00477B8C">
      <w:pPr>
        <w:spacing w:line="480" w:lineRule="auto"/>
        <w:ind w:firstLine="720"/>
        <w:rPr>
          <w:rFonts w:ascii="Times New Roman" w:hAnsi="Times New Roman" w:cs="Times New Roman"/>
          <w:sz w:val="24"/>
          <w:szCs w:val="24"/>
        </w:rPr>
      </w:pPr>
      <w:r w:rsidRPr="009716A3">
        <w:rPr>
          <w:rFonts w:ascii="Times New Roman" w:hAnsi="Times New Roman" w:cs="Times New Roman"/>
          <w:sz w:val="24"/>
          <w:szCs w:val="24"/>
        </w:rPr>
        <w:fldChar w:fldCharType="end"/>
      </w:r>
    </w:p>
    <w:p w:rsidR="00CB669A" w:rsidRDefault="00CB669A" w:rsidP="00D436C7">
      <w:pPr>
        <w:spacing w:line="480" w:lineRule="auto"/>
        <w:ind w:firstLine="720"/>
        <w:rPr>
          <w:rFonts w:ascii="Times New Roman" w:hAnsi="Times New Roman" w:cs="Times New Roman"/>
          <w:sz w:val="24"/>
          <w:szCs w:val="24"/>
        </w:rPr>
      </w:pPr>
    </w:p>
    <w:p w:rsidR="00D436C7" w:rsidRDefault="00EA6BDF" w:rsidP="00D436C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rsidR="00C3146F" w:rsidRDefault="00C3146F" w:rsidP="00411491">
      <w:pPr>
        <w:spacing w:line="480" w:lineRule="auto"/>
        <w:ind w:firstLine="720"/>
        <w:rPr>
          <w:rFonts w:ascii="Times New Roman" w:hAnsi="Times New Roman" w:cs="Times New Roman"/>
          <w:sz w:val="24"/>
          <w:szCs w:val="24"/>
        </w:rPr>
      </w:pPr>
    </w:p>
    <w:p w:rsidR="00BA1AE1" w:rsidRDefault="00BA1AE1" w:rsidP="00411491">
      <w:pPr>
        <w:spacing w:line="480" w:lineRule="auto"/>
        <w:ind w:firstLine="720"/>
        <w:rPr>
          <w:rFonts w:ascii="Times New Roman" w:hAnsi="Times New Roman" w:cs="Times New Roman"/>
          <w:sz w:val="24"/>
          <w:szCs w:val="24"/>
        </w:rPr>
      </w:pPr>
    </w:p>
    <w:p w:rsidR="00BA1AE1" w:rsidRDefault="00BA1AE1" w:rsidP="00411491">
      <w:pPr>
        <w:spacing w:line="480" w:lineRule="auto"/>
        <w:ind w:firstLine="720"/>
        <w:rPr>
          <w:rFonts w:ascii="Times New Roman" w:hAnsi="Times New Roman" w:cs="Times New Roman"/>
          <w:sz w:val="24"/>
          <w:szCs w:val="24"/>
        </w:rPr>
      </w:pPr>
    </w:p>
    <w:p w:rsidR="00BA1AE1" w:rsidRDefault="00BA1AE1" w:rsidP="00411491">
      <w:pPr>
        <w:spacing w:line="480" w:lineRule="auto"/>
        <w:ind w:firstLine="720"/>
        <w:rPr>
          <w:rFonts w:ascii="Times New Roman" w:hAnsi="Times New Roman" w:cs="Times New Roman"/>
          <w:sz w:val="24"/>
          <w:szCs w:val="24"/>
        </w:rPr>
      </w:pPr>
    </w:p>
    <w:p w:rsidR="00BA1AE1" w:rsidRDefault="00BA1AE1" w:rsidP="00411491">
      <w:pPr>
        <w:spacing w:line="480" w:lineRule="auto"/>
        <w:ind w:firstLine="720"/>
        <w:rPr>
          <w:rFonts w:ascii="Times New Roman" w:hAnsi="Times New Roman" w:cs="Times New Roman"/>
          <w:sz w:val="24"/>
          <w:szCs w:val="24"/>
        </w:rPr>
      </w:pPr>
    </w:p>
    <w:p w:rsidR="00BA1AE1" w:rsidRDefault="00BA1AE1" w:rsidP="00411491">
      <w:pPr>
        <w:spacing w:line="480" w:lineRule="auto"/>
        <w:ind w:firstLine="720"/>
        <w:rPr>
          <w:rFonts w:ascii="Times New Roman" w:hAnsi="Times New Roman" w:cs="Times New Roman"/>
          <w:sz w:val="24"/>
          <w:szCs w:val="24"/>
        </w:rPr>
      </w:pPr>
    </w:p>
    <w:p w:rsidR="00BA1AE1" w:rsidRDefault="00BA1AE1" w:rsidP="00411491">
      <w:pPr>
        <w:spacing w:line="480" w:lineRule="auto"/>
        <w:ind w:firstLine="720"/>
        <w:rPr>
          <w:rFonts w:ascii="Times New Roman" w:hAnsi="Times New Roman" w:cs="Times New Roman"/>
          <w:sz w:val="24"/>
          <w:szCs w:val="24"/>
        </w:rPr>
      </w:pPr>
    </w:p>
    <w:p w:rsidR="006D1822" w:rsidRDefault="006D1822" w:rsidP="006D1822">
      <w:pPr>
        <w:spacing w:line="480" w:lineRule="auto"/>
        <w:rPr>
          <w:rFonts w:ascii="Times New Roman" w:hAnsi="Times New Roman" w:cs="Times New Roman"/>
          <w:sz w:val="24"/>
          <w:szCs w:val="24"/>
        </w:rPr>
      </w:pPr>
    </w:p>
    <w:p w:rsidR="00676B1A" w:rsidRPr="002D277F" w:rsidRDefault="00676B1A" w:rsidP="0049284A">
      <w:pPr>
        <w:spacing w:line="240" w:lineRule="auto"/>
        <w:rPr>
          <w:rFonts w:ascii="Times New Roman" w:hAnsi="Times New Roman" w:cs="Times New Roman"/>
          <w:sz w:val="24"/>
          <w:szCs w:val="24"/>
        </w:rPr>
      </w:pPr>
    </w:p>
    <w:sectPr w:rsidR="00676B1A" w:rsidRPr="002D277F"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87BED" w:rsidRDefault="00387BED" w:rsidP="00267851">
      <w:pPr>
        <w:spacing w:after="0" w:line="240" w:lineRule="auto"/>
      </w:pPr>
      <w:r>
        <w:separator/>
      </w:r>
    </w:p>
  </w:endnote>
  <w:endnote w:type="continuationSeparator" w:id="0">
    <w:p w:rsidR="00387BED" w:rsidRDefault="00387BED"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87BED" w:rsidRDefault="00387BED" w:rsidP="00267851">
      <w:pPr>
        <w:spacing w:after="0" w:line="240" w:lineRule="auto"/>
      </w:pPr>
      <w:r>
        <w:separator/>
      </w:r>
    </w:p>
  </w:footnote>
  <w:footnote w:type="continuationSeparator" w:id="0">
    <w:p w:rsidR="00387BED" w:rsidRDefault="00387BED"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E72B99"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BIBLE 104</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DD0DBC">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1063E4"/>
    <w:multiLevelType w:val="hybridMultilevel"/>
    <w:tmpl w:val="B5F87C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B872E5B"/>
    <w:multiLevelType w:val="multilevel"/>
    <w:tmpl w:val="144863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D4756E6"/>
    <w:multiLevelType w:val="hybridMultilevel"/>
    <w:tmpl w:val="DC0EC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8FE00C9"/>
    <w:multiLevelType w:val="multilevel"/>
    <w:tmpl w:val="88C454C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B1F358B"/>
    <w:multiLevelType w:val="hybridMultilevel"/>
    <w:tmpl w:val="882445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5D2A5F53"/>
    <w:multiLevelType w:val="hybridMultilevel"/>
    <w:tmpl w:val="A8EE55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BF26CCC"/>
    <w:multiLevelType w:val="multilevel"/>
    <w:tmpl w:val="17C2B4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0"/>
  </w:num>
  <w:num w:numId="3">
    <w:abstractNumId w:val="1"/>
  </w:num>
  <w:num w:numId="4">
    <w:abstractNumId w:val="2"/>
  </w:num>
  <w:num w:numId="5">
    <w:abstractNumId w:val="3"/>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12F62"/>
    <w:rsid w:val="00014871"/>
    <w:rsid w:val="00022DFB"/>
    <w:rsid w:val="00024ABE"/>
    <w:rsid w:val="0003520F"/>
    <w:rsid w:val="00035E84"/>
    <w:rsid w:val="00041A71"/>
    <w:rsid w:val="00062B5C"/>
    <w:rsid w:val="00073C7F"/>
    <w:rsid w:val="00077E5E"/>
    <w:rsid w:val="00077F31"/>
    <w:rsid w:val="0008177B"/>
    <w:rsid w:val="00085E60"/>
    <w:rsid w:val="00085F1B"/>
    <w:rsid w:val="00095171"/>
    <w:rsid w:val="000D382A"/>
    <w:rsid w:val="000D79CC"/>
    <w:rsid w:val="000E57F2"/>
    <w:rsid w:val="000F39CE"/>
    <w:rsid w:val="000F4BEA"/>
    <w:rsid w:val="00113C21"/>
    <w:rsid w:val="00116EC3"/>
    <w:rsid w:val="00121954"/>
    <w:rsid w:val="00130A33"/>
    <w:rsid w:val="00132DCB"/>
    <w:rsid w:val="00141074"/>
    <w:rsid w:val="0014200B"/>
    <w:rsid w:val="00144A09"/>
    <w:rsid w:val="00144DC4"/>
    <w:rsid w:val="001605CE"/>
    <w:rsid w:val="00167893"/>
    <w:rsid w:val="00175313"/>
    <w:rsid w:val="001778C3"/>
    <w:rsid w:val="00180085"/>
    <w:rsid w:val="001817AB"/>
    <w:rsid w:val="001845EC"/>
    <w:rsid w:val="00187C02"/>
    <w:rsid w:val="00192976"/>
    <w:rsid w:val="00194A09"/>
    <w:rsid w:val="001A02CC"/>
    <w:rsid w:val="001A2E7B"/>
    <w:rsid w:val="001B2D37"/>
    <w:rsid w:val="001B53CC"/>
    <w:rsid w:val="001B79F1"/>
    <w:rsid w:val="001C7E95"/>
    <w:rsid w:val="00201106"/>
    <w:rsid w:val="0020237F"/>
    <w:rsid w:val="00210B94"/>
    <w:rsid w:val="0023779F"/>
    <w:rsid w:val="00267851"/>
    <w:rsid w:val="002777E7"/>
    <w:rsid w:val="00277DE7"/>
    <w:rsid w:val="00281B4E"/>
    <w:rsid w:val="00291068"/>
    <w:rsid w:val="002911EF"/>
    <w:rsid w:val="00292F0D"/>
    <w:rsid w:val="00296E96"/>
    <w:rsid w:val="002970A6"/>
    <w:rsid w:val="00297CF0"/>
    <w:rsid w:val="002A012C"/>
    <w:rsid w:val="002A0EFA"/>
    <w:rsid w:val="002C2062"/>
    <w:rsid w:val="002D277F"/>
    <w:rsid w:val="002D4968"/>
    <w:rsid w:val="002D5E80"/>
    <w:rsid w:val="002E182C"/>
    <w:rsid w:val="002E229A"/>
    <w:rsid w:val="002E60B1"/>
    <w:rsid w:val="0030010C"/>
    <w:rsid w:val="0030105B"/>
    <w:rsid w:val="0031419E"/>
    <w:rsid w:val="003262D6"/>
    <w:rsid w:val="0033149C"/>
    <w:rsid w:val="00336714"/>
    <w:rsid w:val="0034125C"/>
    <w:rsid w:val="00342996"/>
    <w:rsid w:val="00347503"/>
    <w:rsid w:val="003564F5"/>
    <w:rsid w:val="00357C1F"/>
    <w:rsid w:val="003623F7"/>
    <w:rsid w:val="003635FF"/>
    <w:rsid w:val="00372CF8"/>
    <w:rsid w:val="00375ED0"/>
    <w:rsid w:val="00376361"/>
    <w:rsid w:val="00384480"/>
    <w:rsid w:val="00386362"/>
    <w:rsid w:val="00387BED"/>
    <w:rsid w:val="00395842"/>
    <w:rsid w:val="003958E4"/>
    <w:rsid w:val="003C1529"/>
    <w:rsid w:val="003C3BBB"/>
    <w:rsid w:val="003E291F"/>
    <w:rsid w:val="003E3D4E"/>
    <w:rsid w:val="00404812"/>
    <w:rsid w:val="00411491"/>
    <w:rsid w:val="00413A24"/>
    <w:rsid w:val="0043050A"/>
    <w:rsid w:val="00436BC9"/>
    <w:rsid w:val="0044270C"/>
    <w:rsid w:val="0045517C"/>
    <w:rsid w:val="00461E43"/>
    <w:rsid w:val="004641BB"/>
    <w:rsid w:val="00471063"/>
    <w:rsid w:val="00474A03"/>
    <w:rsid w:val="00477B8C"/>
    <w:rsid w:val="0048335C"/>
    <w:rsid w:val="00491E21"/>
    <w:rsid w:val="0049284A"/>
    <w:rsid w:val="004A07E8"/>
    <w:rsid w:val="004A5F6F"/>
    <w:rsid w:val="004A758F"/>
    <w:rsid w:val="004D4F88"/>
    <w:rsid w:val="004D6074"/>
    <w:rsid w:val="004E79CF"/>
    <w:rsid w:val="004F5AC7"/>
    <w:rsid w:val="005035DF"/>
    <w:rsid w:val="005168B7"/>
    <w:rsid w:val="00517BB8"/>
    <w:rsid w:val="00525437"/>
    <w:rsid w:val="00527FD6"/>
    <w:rsid w:val="005309CE"/>
    <w:rsid w:val="005346B4"/>
    <w:rsid w:val="00541772"/>
    <w:rsid w:val="00550A64"/>
    <w:rsid w:val="00550EFD"/>
    <w:rsid w:val="00551AB2"/>
    <w:rsid w:val="00557CE1"/>
    <w:rsid w:val="00562C40"/>
    <w:rsid w:val="00563857"/>
    <w:rsid w:val="00564F3E"/>
    <w:rsid w:val="00567E92"/>
    <w:rsid w:val="00570919"/>
    <w:rsid w:val="0059295E"/>
    <w:rsid w:val="005C20F1"/>
    <w:rsid w:val="005F2586"/>
    <w:rsid w:val="005F39A8"/>
    <w:rsid w:val="00601F64"/>
    <w:rsid w:val="00602F77"/>
    <w:rsid w:val="00604DD8"/>
    <w:rsid w:val="00605607"/>
    <w:rsid w:val="00606C80"/>
    <w:rsid w:val="00615C55"/>
    <w:rsid w:val="0061790E"/>
    <w:rsid w:val="00620235"/>
    <w:rsid w:val="006203CF"/>
    <w:rsid w:val="006356C5"/>
    <w:rsid w:val="00641333"/>
    <w:rsid w:val="00641FCB"/>
    <w:rsid w:val="00643475"/>
    <w:rsid w:val="006507CC"/>
    <w:rsid w:val="0065489A"/>
    <w:rsid w:val="00674FF2"/>
    <w:rsid w:val="006754AC"/>
    <w:rsid w:val="00676B1A"/>
    <w:rsid w:val="00682F04"/>
    <w:rsid w:val="00686D36"/>
    <w:rsid w:val="006931BF"/>
    <w:rsid w:val="00696BE7"/>
    <w:rsid w:val="006B5978"/>
    <w:rsid w:val="006B5CD5"/>
    <w:rsid w:val="006B6F7E"/>
    <w:rsid w:val="006C18BB"/>
    <w:rsid w:val="006D1822"/>
    <w:rsid w:val="006D5871"/>
    <w:rsid w:val="006D7274"/>
    <w:rsid w:val="006E4204"/>
    <w:rsid w:val="00705331"/>
    <w:rsid w:val="00706CBD"/>
    <w:rsid w:val="007159F8"/>
    <w:rsid w:val="00721E4F"/>
    <w:rsid w:val="00724370"/>
    <w:rsid w:val="00731119"/>
    <w:rsid w:val="00763AB9"/>
    <w:rsid w:val="007672BD"/>
    <w:rsid w:val="00784B13"/>
    <w:rsid w:val="00784B35"/>
    <w:rsid w:val="00785C2A"/>
    <w:rsid w:val="007A0BC7"/>
    <w:rsid w:val="007C1931"/>
    <w:rsid w:val="007C1B1D"/>
    <w:rsid w:val="007D6ACF"/>
    <w:rsid w:val="007F274F"/>
    <w:rsid w:val="007F46ED"/>
    <w:rsid w:val="0080031C"/>
    <w:rsid w:val="00801DA2"/>
    <w:rsid w:val="00814ADE"/>
    <w:rsid w:val="008233F0"/>
    <w:rsid w:val="00823B45"/>
    <w:rsid w:val="008255F9"/>
    <w:rsid w:val="00831729"/>
    <w:rsid w:val="00836F47"/>
    <w:rsid w:val="008459F3"/>
    <w:rsid w:val="00861507"/>
    <w:rsid w:val="0086610A"/>
    <w:rsid w:val="00870C08"/>
    <w:rsid w:val="008715FD"/>
    <w:rsid w:val="0087411F"/>
    <w:rsid w:val="00877CA7"/>
    <w:rsid w:val="00881514"/>
    <w:rsid w:val="008820A3"/>
    <w:rsid w:val="00886C77"/>
    <w:rsid w:val="00894D72"/>
    <w:rsid w:val="008B2022"/>
    <w:rsid w:val="008C2E22"/>
    <w:rsid w:val="008C3251"/>
    <w:rsid w:val="008D4C7B"/>
    <w:rsid w:val="008E0301"/>
    <w:rsid w:val="008E3D32"/>
    <w:rsid w:val="008E41B6"/>
    <w:rsid w:val="008E5C87"/>
    <w:rsid w:val="008F3774"/>
    <w:rsid w:val="00930066"/>
    <w:rsid w:val="009415DF"/>
    <w:rsid w:val="00943083"/>
    <w:rsid w:val="009716A3"/>
    <w:rsid w:val="00980A50"/>
    <w:rsid w:val="009A0765"/>
    <w:rsid w:val="009A10C6"/>
    <w:rsid w:val="009A373A"/>
    <w:rsid w:val="009A7EF6"/>
    <w:rsid w:val="009B1C7D"/>
    <w:rsid w:val="009B5E25"/>
    <w:rsid w:val="009B7E64"/>
    <w:rsid w:val="009C7FC0"/>
    <w:rsid w:val="009D357B"/>
    <w:rsid w:val="009F5C59"/>
    <w:rsid w:val="00A06D28"/>
    <w:rsid w:val="00A106AF"/>
    <w:rsid w:val="00A230B5"/>
    <w:rsid w:val="00A321B8"/>
    <w:rsid w:val="00A37A59"/>
    <w:rsid w:val="00A41F39"/>
    <w:rsid w:val="00A4374D"/>
    <w:rsid w:val="00A549FE"/>
    <w:rsid w:val="00A63AE2"/>
    <w:rsid w:val="00A7016E"/>
    <w:rsid w:val="00A81008"/>
    <w:rsid w:val="00A81683"/>
    <w:rsid w:val="00A819C5"/>
    <w:rsid w:val="00A92DFE"/>
    <w:rsid w:val="00AA1C61"/>
    <w:rsid w:val="00AA486C"/>
    <w:rsid w:val="00AA7200"/>
    <w:rsid w:val="00AB06DF"/>
    <w:rsid w:val="00AB29DC"/>
    <w:rsid w:val="00AB55F9"/>
    <w:rsid w:val="00AC7748"/>
    <w:rsid w:val="00AD0793"/>
    <w:rsid w:val="00AD515E"/>
    <w:rsid w:val="00AD5689"/>
    <w:rsid w:val="00AE6340"/>
    <w:rsid w:val="00AF29CF"/>
    <w:rsid w:val="00B04E7F"/>
    <w:rsid w:val="00B15E85"/>
    <w:rsid w:val="00B171B0"/>
    <w:rsid w:val="00B214C5"/>
    <w:rsid w:val="00B31C71"/>
    <w:rsid w:val="00B371B3"/>
    <w:rsid w:val="00B405F9"/>
    <w:rsid w:val="00B50A44"/>
    <w:rsid w:val="00B53686"/>
    <w:rsid w:val="00B63EE6"/>
    <w:rsid w:val="00B73412"/>
    <w:rsid w:val="00B748C4"/>
    <w:rsid w:val="00B8039B"/>
    <w:rsid w:val="00B867F0"/>
    <w:rsid w:val="00B9728B"/>
    <w:rsid w:val="00BA1AE1"/>
    <w:rsid w:val="00BA239D"/>
    <w:rsid w:val="00BA46E9"/>
    <w:rsid w:val="00BA475E"/>
    <w:rsid w:val="00BB2D65"/>
    <w:rsid w:val="00BB3A47"/>
    <w:rsid w:val="00BB5B9F"/>
    <w:rsid w:val="00BC1E46"/>
    <w:rsid w:val="00BC5D84"/>
    <w:rsid w:val="00BC76FD"/>
    <w:rsid w:val="00BE53F1"/>
    <w:rsid w:val="00C035CC"/>
    <w:rsid w:val="00C3146F"/>
    <w:rsid w:val="00C46D2B"/>
    <w:rsid w:val="00C531E9"/>
    <w:rsid w:val="00C5356B"/>
    <w:rsid w:val="00C63288"/>
    <w:rsid w:val="00C74936"/>
    <w:rsid w:val="00C74D28"/>
    <w:rsid w:val="00C75C92"/>
    <w:rsid w:val="00C87E57"/>
    <w:rsid w:val="00CA1C25"/>
    <w:rsid w:val="00CA2688"/>
    <w:rsid w:val="00CA3250"/>
    <w:rsid w:val="00CB2F46"/>
    <w:rsid w:val="00CB669A"/>
    <w:rsid w:val="00CC14BB"/>
    <w:rsid w:val="00CC274C"/>
    <w:rsid w:val="00CE7CB6"/>
    <w:rsid w:val="00CF0A51"/>
    <w:rsid w:val="00CF4D8C"/>
    <w:rsid w:val="00CF69ED"/>
    <w:rsid w:val="00D13E6A"/>
    <w:rsid w:val="00D15690"/>
    <w:rsid w:val="00D265BA"/>
    <w:rsid w:val="00D4050A"/>
    <w:rsid w:val="00D436C7"/>
    <w:rsid w:val="00D5076D"/>
    <w:rsid w:val="00D51A6C"/>
    <w:rsid w:val="00D55B32"/>
    <w:rsid w:val="00D674C1"/>
    <w:rsid w:val="00D763D4"/>
    <w:rsid w:val="00D80C8E"/>
    <w:rsid w:val="00D8339D"/>
    <w:rsid w:val="00D855F2"/>
    <w:rsid w:val="00D856EE"/>
    <w:rsid w:val="00D92389"/>
    <w:rsid w:val="00D92D53"/>
    <w:rsid w:val="00D94F51"/>
    <w:rsid w:val="00D95087"/>
    <w:rsid w:val="00DA1D4F"/>
    <w:rsid w:val="00DA28D7"/>
    <w:rsid w:val="00DB1D99"/>
    <w:rsid w:val="00DB3738"/>
    <w:rsid w:val="00DD0DBC"/>
    <w:rsid w:val="00DE7C3A"/>
    <w:rsid w:val="00E225B5"/>
    <w:rsid w:val="00E23DD0"/>
    <w:rsid w:val="00E3771B"/>
    <w:rsid w:val="00E409B6"/>
    <w:rsid w:val="00E41C3F"/>
    <w:rsid w:val="00E51DE7"/>
    <w:rsid w:val="00E56BE1"/>
    <w:rsid w:val="00E63262"/>
    <w:rsid w:val="00E70468"/>
    <w:rsid w:val="00E70644"/>
    <w:rsid w:val="00E72B99"/>
    <w:rsid w:val="00E72DF7"/>
    <w:rsid w:val="00E72EFF"/>
    <w:rsid w:val="00E74A25"/>
    <w:rsid w:val="00E83F0B"/>
    <w:rsid w:val="00EA0CC9"/>
    <w:rsid w:val="00EA2BFD"/>
    <w:rsid w:val="00EA30A0"/>
    <w:rsid w:val="00EA6BDF"/>
    <w:rsid w:val="00EB4C7B"/>
    <w:rsid w:val="00EC6243"/>
    <w:rsid w:val="00EC7F02"/>
    <w:rsid w:val="00ED327A"/>
    <w:rsid w:val="00EE03DB"/>
    <w:rsid w:val="00EE1787"/>
    <w:rsid w:val="00EE2D1A"/>
    <w:rsid w:val="00EE5A60"/>
    <w:rsid w:val="00EF1641"/>
    <w:rsid w:val="00EF479C"/>
    <w:rsid w:val="00EF7BF3"/>
    <w:rsid w:val="00F05A6C"/>
    <w:rsid w:val="00F1014C"/>
    <w:rsid w:val="00F134D6"/>
    <w:rsid w:val="00F2251D"/>
    <w:rsid w:val="00F32691"/>
    <w:rsid w:val="00F35ACD"/>
    <w:rsid w:val="00F40432"/>
    <w:rsid w:val="00F51789"/>
    <w:rsid w:val="00F52095"/>
    <w:rsid w:val="00F52E5C"/>
    <w:rsid w:val="00F54127"/>
    <w:rsid w:val="00F55874"/>
    <w:rsid w:val="00F55D4C"/>
    <w:rsid w:val="00F60FE6"/>
    <w:rsid w:val="00F66D57"/>
    <w:rsid w:val="00F71079"/>
    <w:rsid w:val="00F81B9C"/>
    <w:rsid w:val="00F90DC7"/>
    <w:rsid w:val="00F94B9F"/>
    <w:rsid w:val="00F977F3"/>
    <w:rsid w:val="00FB2515"/>
    <w:rsid w:val="00FC0A26"/>
    <w:rsid w:val="00FC3C2F"/>
    <w:rsid w:val="00FE1B67"/>
    <w:rsid w:val="00FF212D"/>
    <w:rsid w:val="00FF32E7"/>
    <w:rsid w:val="00FF5C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AC68DFC-5A8E-4522-8AFB-77178DB3C0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49FE"/>
  </w:style>
  <w:style w:type="paragraph" w:styleId="Heading1">
    <w:name w:val="heading 1"/>
    <w:basedOn w:val="Normal"/>
    <w:next w:val="Normal"/>
    <w:link w:val="Heading1Char"/>
    <w:uiPriority w:val="9"/>
    <w:qFormat/>
    <w:rsid w:val="00C531E9"/>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9B7E6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9A0765"/>
    <w:pPr>
      <w:ind w:left="720"/>
      <w:contextualSpacing/>
    </w:pPr>
  </w:style>
  <w:style w:type="character" w:customStyle="1" w:styleId="Heading1Char">
    <w:name w:val="Heading 1 Char"/>
    <w:basedOn w:val="DefaultParagraphFont"/>
    <w:link w:val="Heading1"/>
    <w:uiPriority w:val="9"/>
    <w:rsid w:val="00C531E9"/>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C531E9"/>
    <w:pPr>
      <w:spacing w:after="0" w:line="480" w:lineRule="auto"/>
      <w:ind w:left="720" w:hanging="720"/>
    </w:pPr>
  </w:style>
  <w:style w:type="paragraph" w:styleId="NormalWeb">
    <w:name w:val="Normal (Web)"/>
    <w:basedOn w:val="Normal"/>
    <w:uiPriority w:val="99"/>
    <w:semiHidden/>
    <w:unhideWhenUsed/>
    <w:rsid w:val="00724370"/>
    <w:rPr>
      <w:rFonts w:ascii="Times New Roman" w:hAnsi="Times New Roman" w:cs="Times New Roman"/>
      <w:sz w:val="24"/>
      <w:szCs w:val="24"/>
    </w:rPr>
  </w:style>
  <w:style w:type="character" w:styleId="Hyperlink">
    <w:name w:val="Hyperlink"/>
    <w:basedOn w:val="DefaultParagraphFont"/>
    <w:uiPriority w:val="99"/>
    <w:unhideWhenUsed/>
    <w:rsid w:val="00724370"/>
    <w:rPr>
      <w:color w:val="0000FF" w:themeColor="hyperlink"/>
      <w:u w:val="single"/>
    </w:rPr>
  </w:style>
  <w:style w:type="character" w:customStyle="1" w:styleId="Heading2Char">
    <w:name w:val="Heading 2 Char"/>
    <w:basedOn w:val="DefaultParagraphFont"/>
    <w:link w:val="Heading2"/>
    <w:uiPriority w:val="9"/>
    <w:semiHidden/>
    <w:rsid w:val="009B7E64"/>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074026">
      <w:bodyDiv w:val="1"/>
      <w:marLeft w:val="0"/>
      <w:marRight w:val="0"/>
      <w:marTop w:val="0"/>
      <w:marBottom w:val="0"/>
      <w:divBdr>
        <w:top w:val="none" w:sz="0" w:space="0" w:color="auto"/>
        <w:left w:val="none" w:sz="0" w:space="0" w:color="auto"/>
        <w:bottom w:val="none" w:sz="0" w:space="0" w:color="auto"/>
        <w:right w:val="none" w:sz="0" w:space="0" w:color="auto"/>
      </w:divBdr>
      <w:divsChild>
        <w:div w:id="502554787">
          <w:blockQuote w:val="1"/>
          <w:marLeft w:val="0"/>
          <w:marRight w:val="0"/>
          <w:marTop w:val="240"/>
          <w:marBottom w:val="240"/>
          <w:divBdr>
            <w:top w:val="none" w:sz="0" w:space="0" w:color="auto"/>
            <w:left w:val="none" w:sz="0" w:space="0" w:color="auto"/>
            <w:bottom w:val="none" w:sz="0" w:space="0" w:color="auto"/>
            <w:right w:val="none" w:sz="0" w:space="0" w:color="auto"/>
          </w:divBdr>
        </w:div>
        <w:div w:id="1926643621">
          <w:blockQuote w:val="1"/>
          <w:marLeft w:val="0"/>
          <w:marRight w:val="0"/>
          <w:marTop w:val="240"/>
          <w:marBottom w:val="240"/>
          <w:divBdr>
            <w:top w:val="none" w:sz="0" w:space="0" w:color="auto"/>
            <w:left w:val="none" w:sz="0" w:space="0" w:color="auto"/>
            <w:bottom w:val="none" w:sz="0" w:space="0" w:color="auto"/>
            <w:right w:val="none" w:sz="0" w:space="0" w:color="auto"/>
          </w:divBdr>
        </w:div>
        <w:div w:id="285966251">
          <w:marLeft w:val="336"/>
          <w:marRight w:val="0"/>
          <w:marTop w:val="120"/>
          <w:marBottom w:val="312"/>
          <w:divBdr>
            <w:top w:val="none" w:sz="0" w:space="0" w:color="auto"/>
            <w:left w:val="none" w:sz="0" w:space="0" w:color="auto"/>
            <w:bottom w:val="none" w:sz="0" w:space="0" w:color="auto"/>
            <w:right w:val="none" w:sz="0" w:space="0" w:color="auto"/>
          </w:divBdr>
          <w:divsChild>
            <w:div w:id="766655796">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167673534">
      <w:bodyDiv w:val="1"/>
      <w:marLeft w:val="0"/>
      <w:marRight w:val="0"/>
      <w:marTop w:val="0"/>
      <w:marBottom w:val="0"/>
      <w:divBdr>
        <w:top w:val="none" w:sz="0" w:space="0" w:color="auto"/>
        <w:left w:val="none" w:sz="0" w:space="0" w:color="auto"/>
        <w:bottom w:val="none" w:sz="0" w:space="0" w:color="auto"/>
        <w:right w:val="none" w:sz="0" w:space="0" w:color="auto"/>
      </w:divBdr>
    </w:div>
    <w:div w:id="246885840">
      <w:bodyDiv w:val="1"/>
      <w:marLeft w:val="0"/>
      <w:marRight w:val="0"/>
      <w:marTop w:val="0"/>
      <w:marBottom w:val="0"/>
      <w:divBdr>
        <w:top w:val="none" w:sz="0" w:space="0" w:color="auto"/>
        <w:left w:val="none" w:sz="0" w:space="0" w:color="auto"/>
        <w:bottom w:val="none" w:sz="0" w:space="0" w:color="auto"/>
        <w:right w:val="none" w:sz="0" w:space="0" w:color="auto"/>
      </w:divBdr>
    </w:div>
    <w:div w:id="356470226">
      <w:bodyDiv w:val="1"/>
      <w:marLeft w:val="0"/>
      <w:marRight w:val="0"/>
      <w:marTop w:val="0"/>
      <w:marBottom w:val="0"/>
      <w:divBdr>
        <w:top w:val="none" w:sz="0" w:space="0" w:color="auto"/>
        <w:left w:val="none" w:sz="0" w:space="0" w:color="auto"/>
        <w:bottom w:val="none" w:sz="0" w:space="0" w:color="auto"/>
        <w:right w:val="none" w:sz="0" w:space="0" w:color="auto"/>
      </w:divBdr>
    </w:div>
    <w:div w:id="493036774">
      <w:bodyDiv w:val="1"/>
      <w:marLeft w:val="0"/>
      <w:marRight w:val="0"/>
      <w:marTop w:val="0"/>
      <w:marBottom w:val="0"/>
      <w:divBdr>
        <w:top w:val="none" w:sz="0" w:space="0" w:color="auto"/>
        <w:left w:val="none" w:sz="0" w:space="0" w:color="auto"/>
        <w:bottom w:val="none" w:sz="0" w:space="0" w:color="auto"/>
        <w:right w:val="none" w:sz="0" w:space="0" w:color="auto"/>
      </w:divBdr>
    </w:div>
    <w:div w:id="527764253">
      <w:bodyDiv w:val="1"/>
      <w:marLeft w:val="0"/>
      <w:marRight w:val="0"/>
      <w:marTop w:val="0"/>
      <w:marBottom w:val="0"/>
      <w:divBdr>
        <w:top w:val="none" w:sz="0" w:space="0" w:color="auto"/>
        <w:left w:val="none" w:sz="0" w:space="0" w:color="auto"/>
        <w:bottom w:val="none" w:sz="0" w:space="0" w:color="auto"/>
        <w:right w:val="none" w:sz="0" w:space="0" w:color="auto"/>
      </w:divBdr>
    </w:div>
    <w:div w:id="538664086">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684743525">
      <w:bodyDiv w:val="1"/>
      <w:marLeft w:val="0"/>
      <w:marRight w:val="0"/>
      <w:marTop w:val="0"/>
      <w:marBottom w:val="0"/>
      <w:divBdr>
        <w:top w:val="none" w:sz="0" w:space="0" w:color="auto"/>
        <w:left w:val="none" w:sz="0" w:space="0" w:color="auto"/>
        <w:bottom w:val="none" w:sz="0" w:space="0" w:color="auto"/>
        <w:right w:val="none" w:sz="0" w:space="0" w:color="auto"/>
      </w:divBdr>
    </w:div>
    <w:div w:id="718090866">
      <w:bodyDiv w:val="1"/>
      <w:marLeft w:val="0"/>
      <w:marRight w:val="0"/>
      <w:marTop w:val="0"/>
      <w:marBottom w:val="0"/>
      <w:divBdr>
        <w:top w:val="none" w:sz="0" w:space="0" w:color="auto"/>
        <w:left w:val="none" w:sz="0" w:space="0" w:color="auto"/>
        <w:bottom w:val="none" w:sz="0" w:space="0" w:color="auto"/>
        <w:right w:val="none" w:sz="0" w:space="0" w:color="auto"/>
      </w:divBdr>
    </w:div>
    <w:div w:id="740295548">
      <w:bodyDiv w:val="1"/>
      <w:marLeft w:val="0"/>
      <w:marRight w:val="0"/>
      <w:marTop w:val="0"/>
      <w:marBottom w:val="0"/>
      <w:divBdr>
        <w:top w:val="none" w:sz="0" w:space="0" w:color="auto"/>
        <w:left w:val="none" w:sz="0" w:space="0" w:color="auto"/>
        <w:bottom w:val="none" w:sz="0" w:space="0" w:color="auto"/>
        <w:right w:val="none" w:sz="0" w:space="0" w:color="auto"/>
      </w:divBdr>
    </w:div>
    <w:div w:id="779910238">
      <w:bodyDiv w:val="1"/>
      <w:marLeft w:val="0"/>
      <w:marRight w:val="0"/>
      <w:marTop w:val="0"/>
      <w:marBottom w:val="0"/>
      <w:divBdr>
        <w:top w:val="none" w:sz="0" w:space="0" w:color="auto"/>
        <w:left w:val="none" w:sz="0" w:space="0" w:color="auto"/>
        <w:bottom w:val="none" w:sz="0" w:space="0" w:color="auto"/>
        <w:right w:val="none" w:sz="0" w:space="0" w:color="auto"/>
      </w:divBdr>
    </w:div>
    <w:div w:id="1113325701">
      <w:bodyDiv w:val="1"/>
      <w:marLeft w:val="0"/>
      <w:marRight w:val="0"/>
      <w:marTop w:val="0"/>
      <w:marBottom w:val="0"/>
      <w:divBdr>
        <w:top w:val="none" w:sz="0" w:space="0" w:color="auto"/>
        <w:left w:val="none" w:sz="0" w:space="0" w:color="auto"/>
        <w:bottom w:val="none" w:sz="0" w:space="0" w:color="auto"/>
        <w:right w:val="none" w:sz="0" w:space="0" w:color="auto"/>
      </w:divBdr>
    </w:div>
    <w:div w:id="1238595338">
      <w:bodyDiv w:val="1"/>
      <w:marLeft w:val="0"/>
      <w:marRight w:val="0"/>
      <w:marTop w:val="0"/>
      <w:marBottom w:val="0"/>
      <w:divBdr>
        <w:top w:val="none" w:sz="0" w:space="0" w:color="auto"/>
        <w:left w:val="none" w:sz="0" w:space="0" w:color="auto"/>
        <w:bottom w:val="none" w:sz="0" w:space="0" w:color="auto"/>
        <w:right w:val="none" w:sz="0" w:space="0" w:color="auto"/>
      </w:divBdr>
    </w:div>
    <w:div w:id="1605991780">
      <w:bodyDiv w:val="1"/>
      <w:marLeft w:val="0"/>
      <w:marRight w:val="0"/>
      <w:marTop w:val="0"/>
      <w:marBottom w:val="0"/>
      <w:divBdr>
        <w:top w:val="none" w:sz="0" w:space="0" w:color="auto"/>
        <w:left w:val="none" w:sz="0" w:space="0" w:color="auto"/>
        <w:bottom w:val="none" w:sz="0" w:space="0" w:color="auto"/>
        <w:right w:val="none" w:sz="0" w:space="0" w:color="auto"/>
      </w:divBdr>
      <w:divsChild>
        <w:div w:id="1487361539">
          <w:marLeft w:val="0"/>
          <w:marRight w:val="0"/>
          <w:marTop w:val="180"/>
          <w:marBottom w:val="270"/>
          <w:divBdr>
            <w:top w:val="single" w:sz="6" w:space="0" w:color="E3E3E3"/>
            <w:left w:val="single" w:sz="6" w:space="0" w:color="E3E3E3"/>
            <w:bottom w:val="single" w:sz="6" w:space="0" w:color="E3E3E3"/>
            <w:right w:val="single" w:sz="6" w:space="0" w:color="E3E3E3"/>
          </w:divBdr>
          <w:divsChild>
            <w:div w:id="1698702341">
              <w:marLeft w:val="0"/>
              <w:marRight w:val="0"/>
              <w:marTop w:val="0"/>
              <w:marBottom w:val="0"/>
              <w:divBdr>
                <w:top w:val="none" w:sz="0" w:space="0" w:color="auto"/>
                <w:left w:val="none" w:sz="0" w:space="0" w:color="auto"/>
                <w:bottom w:val="none" w:sz="0" w:space="0" w:color="auto"/>
                <w:right w:val="none" w:sz="0" w:space="0" w:color="auto"/>
              </w:divBdr>
              <w:divsChild>
                <w:div w:id="686713634">
                  <w:marLeft w:val="0"/>
                  <w:marRight w:val="0"/>
                  <w:marTop w:val="0"/>
                  <w:marBottom w:val="0"/>
                  <w:divBdr>
                    <w:top w:val="none" w:sz="0" w:space="0" w:color="auto"/>
                    <w:left w:val="none" w:sz="0" w:space="0" w:color="auto"/>
                    <w:bottom w:val="none" w:sz="0" w:space="0" w:color="auto"/>
                    <w:right w:val="none" w:sz="0" w:space="0" w:color="auto"/>
                  </w:divBdr>
                </w:div>
                <w:div w:id="289553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257285">
      <w:bodyDiv w:val="1"/>
      <w:marLeft w:val="0"/>
      <w:marRight w:val="0"/>
      <w:marTop w:val="0"/>
      <w:marBottom w:val="0"/>
      <w:divBdr>
        <w:top w:val="none" w:sz="0" w:space="0" w:color="auto"/>
        <w:left w:val="none" w:sz="0" w:space="0" w:color="auto"/>
        <w:bottom w:val="none" w:sz="0" w:space="0" w:color="auto"/>
        <w:right w:val="none" w:sz="0" w:space="0" w:color="auto"/>
      </w:divBdr>
    </w:div>
    <w:div w:id="1975869946">
      <w:bodyDiv w:val="1"/>
      <w:marLeft w:val="0"/>
      <w:marRight w:val="0"/>
      <w:marTop w:val="0"/>
      <w:marBottom w:val="0"/>
      <w:divBdr>
        <w:top w:val="none" w:sz="0" w:space="0" w:color="auto"/>
        <w:left w:val="none" w:sz="0" w:space="0" w:color="auto"/>
        <w:bottom w:val="none" w:sz="0" w:space="0" w:color="auto"/>
        <w:right w:val="none" w:sz="0" w:space="0" w:color="auto"/>
      </w:divBdr>
    </w:div>
    <w:div w:id="2074498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uy08</b:Tag>
    <b:SourceType>InternetSite</b:SourceType>
    <b:Guid>{C79F2029-7E63-4928-8C75-4BBE60D64089}</b:Guid>
    <b:Author>
      <b:Author>
        <b:NameList>
          <b:Person>
            <b:Last>Beauchamp</b:Last>
            <b:First>Guy</b:First>
          </b:Person>
        </b:NameList>
      </b:Author>
    </b:Author>
    <b:Title>The Benefits of Business Analysis</b:Title>
    <b:InternetSiteTitle>Modern analyst.com</b:InternetSiteTitle>
    <b:Year>2008</b:Year>
    <b:URL>https://www.modernanalyst.com/Resources/Articles/tabid/115/articleType/ArticleView/articleId/602/What-are-the-Benefits-of-Business-Analysis.aspx</b:URL>
    <b:RefOrder>1</b:RefOrder>
  </b:Source>
</b:Sources>
</file>

<file path=customXml/itemProps1.xml><?xml version="1.0" encoding="utf-8"?>
<ds:datastoreItem xmlns:ds="http://schemas.openxmlformats.org/officeDocument/2006/customXml" ds:itemID="{B2596384-C13E-4E21-B4E7-FED28CC788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559</Words>
  <Characters>3190</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7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2</cp:revision>
  <dcterms:created xsi:type="dcterms:W3CDTF">2019-07-30T08:48:00Z</dcterms:created>
  <dcterms:modified xsi:type="dcterms:W3CDTF">2019-07-30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i7fXesh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